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FA7DD2">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FA7DD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FA7DD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FA7DD2">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FA7DD2">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FA7DD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FA7DD2">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68F437AC" w:rsidR="00D2038B" w:rsidRDefault="00A30447" w:rsidP="00A30447">
      <w:r>
        <w:tab/>
      </w:r>
      <w:r w:rsidR="001F53A5">
        <w:t>O</w:t>
      </w:r>
      <w:r>
        <w:t xml:space="preserve">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w:t>
      </w:r>
      <w:r w:rsidR="001F53A5">
        <w:t xml:space="preserve"> é um método de classificação que</w:t>
      </w:r>
      <w:r>
        <w:t xml:space="preserve"> busca os k pontos dos dados de treino mais pertos do ponto de teste, e então, uma classe é atrelada a esse ponto através de uma votação majoritária dos k pontos vizinhos.</w:t>
      </w:r>
      <w:r w:rsidR="00167586">
        <w:t xml:space="preserve"> </w:t>
      </w:r>
      <w:r w:rsidR="005560F7">
        <w:fldChar w:fldCharType="begin" w:fldLock="1"/>
      </w:r>
      <w:r w:rsidR="00DE3DAA">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rsidR="005560F7">
        <w:fldChar w:fldCharType="separate"/>
      </w:r>
      <w:r w:rsidR="005B6139" w:rsidRPr="005B6139">
        <w:rPr>
          <w:noProof/>
        </w:rPr>
        <w:t>(T.M. COVER, 1967)</w:t>
      </w:r>
      <w:r w:rsidR="005560F7">
        <w:fldChar w:fldCharType="end"/>
      </w:r>
      <w:r>
        <w:t xml:space="preserve">  </w:t>
      </w:r>
    </w:p>
    <w:p w14:paraId="72D0E674" w14:textId="0D320CEC" w:rsidR="00DE3DAA" w:rsidRDefault="00DE3DAA" w:rsidP="00DE3DAA">
      <w:r>
        <w:rPr>
          <w:noProof/>
        </w:rPr>
        <w:drawing>
          <wp:inline distT="0" distB="0" distL="0" distR="0" wp14:anchorId="75FC6BED" wp14:editId="7B2C6B08">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6316A73B" w14:textId="32B81417" w:rsidR="000D29A5" w:rsidRPr="00DE3DAA" w:rsidRDefault="00DE3DAA" w:rsidP="00DE3DAA">
      <w:pPr>
        <w:pStyle w:val="Legenda"/>
        <w:rPr>
          <w:b w:val="0"/>
          <w:iCs/>
          <w:caps/>
          <w:snapToGrid w:val="0"/>
          <w:color w:val="000000"/>
          <w:spacing w:val="10"/>
          <w:kern w:val="28"/>
          <w:sz w:val="24"/>
          <w:szCs w:val="24"/>
        </w:rPr>
      </w:pPr>
      <w:r>
        <w:t xml:space="preserve">Figura </w:t>
      </w:r>
      <w:fldSimple w:instr=" SEQ Figura \* ARABIC ">
        <w:r>
          <w:rPr>
            <w:noProof/>
          </w:rPr>
          <w:t>1</w:t>
        </w:r>
      </w:fldSimple>
      <w:r>
        <w:t xml:space="preserve"> – Representação gráfica da classificação do algoritmo KNN sobre um plano x1 e x2</w:t>
      </w:r>
      <w:r w:rsidR="002728EA">
        <w:t>. No plano, os pontos amarelos são a representação da classe A, roxos classe B e vermelho é o ponto de teste</w:t>
      </w:r>
      <w:r>
        <w:t xml:space="preserve"> </w:t>
      </w:r>
      <w:r>
        <w:rPr>
          <w:noProof/>
        </w:rPr>
        <w:t xml:space="preserve"> </w:t>
      </w:r>
      <w:r w:rsidRPr="00DE3DAA">
        <w:rPr>
          <w:bCs/>
          <w:iCs/>
          <w:caps/>
          <w:snapToGrid w:val="0"/>
          <w:color w:val="000000"/>
          <w:spacing w:val="10"/>
          <w:kern w:val="28"/>
          <w:szCs w:val="20"/>
        </w:rPr>
        <w:fldChar w:fldCharType="begin" w:fldLock="1"/>
      </w:r>
      <w:r w:rsidR="000658F9">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0658F9">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p>
    <w:p w14:paraId="57C5E034" w14:textId="6E22E00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lastRenderedPageBreak/>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p>
    <w:p w14:paraId="47CACF19" w14:textId="185CB548"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2</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179C7B1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3</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E649C3C"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4</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2BA0CFCF"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73A737BD"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5</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42F2E332"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6</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6D71FCBD"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7</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4C5B56B3"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8</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0"/>
            <w:commentRangeStart w:id="41"/>
            <w:r w:rsidR="003354BF" w:rsidRPr="00FC3090">
              <w:t xml:space="preserve"> (AUC)</w:t>
            </w:r>
            <w:r w:rsidR="00800053" w:rsidRPr="00FC3090">
              <w:t>?</w:t>
            </w:r>
            <w:commentRangeEnd w:id="40"/>
            <w:r w:rsidR="00DF0B4C">
              <w:rPr>
                <w:rStyle w:val="Refdecomentrio"/>
              </w:rPr>
              <w:commentReference w:id="40"/>
            </w:r>
            <w:commentRangeEnd w:id="41"/>
            <w:r w:rsidR="004A54BF">
              <w:rPr>
                <w:rStyle w:val="Refdecomentrio"/>
              </w:rPr>
              <w:commentReference w:id="41"/>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2" w:name="_Toc51603080"/>
      <w:r>
        <w:t>Conclusões dos trabalhos revisados</w:t>
      </w:r>
      <w:bookmarkEnd w:id="42"/>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3"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3"/>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84C3772"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DE3DAA">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09DEEA65"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DE3DAA">
        <w:rPr>
          <w:noProof/>
        </w:rPr>
        <w:t>10</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fldSimple w:instr=" SEQ Quadro \* ARABIC ">
        <w:r>
          <w:rPr>
            <w:noProof/>
          </w:rPr>
          <w:t>2</w:t>
        </w:r>
      </w:fldSimple>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21697D"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5"/>
          <w:headerReference w:type="first" r:id="rId46"/>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3015E504" w14:textId="106D005C" w:rsidR="000658F9" w:rsidRPr="000658F9" w:rsidRDefault="00C648F5" w:rsidP="000658F9">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0658F9" w:rsidRPr="000658F9">
        <w:rPr>
          <w:noProof/>
        </w:rPr>
        <w:t xml:space="preserve">ACM. </w:t>
      </w:r>
      <w:r w:rsidR="000658F9" w:rsidRPr="000658F9">
        <w:rPr>
          <w:b/>
          <w:bCs/>
          <w:noProof/>
        </w:rPr>
        <w:t>Advanced Search</w:t>
      </w:r>
      <w:r w:rsidR="000658F9" w:rsidRPr="000658F9">
        <w:rPr>
          <w:noProof/>
        </w:rPr>
        <w:t xml:space="preserve">. Disponível em: &lt;https://dl.acm.org/search/advanced&gt;. Acesso em: 5 maio. 2020. </w:t>
      </w:r>
    </w:p>
    <w:p w14:paraId="52FF87F8" w14:textId="77777777" w:rsidR="000658F9" w:rsidRPr="000658F9" w:rsidRDefault="000658F9" w:rsidP="000658F9">
      <w:pPr>
        <w:widowControl w:val="0"/>
        <w:autoSpaceDE w:val="0"/>
        <w:autoSpaceDN w:val="0"/>
        <w:adjustRightInd w:val="0"/>
        <w:rPr>
          <w:noProof/>
        </w:rPr>
      </w:pPr>
      <w:r w:rsidRPr="000658F9">
        <w:rPr>
          <w:noProof/>
        </w:rPr>
        <w:t xml:space="preserve">ACM RECSYS COMMUNITY. </w:t>
      </w:r>
      <w:r w:rsidRPr="000658F9">
        <w:rPr>
          <w:b/>
          <w:bCs/>
          <w:noProof/>
        </w:rPr>
        <w:t>RecSys – ACM Recommender Systems</w:t>
      </w:r>
      <w:r w:rsidRPr="000658F9">
        <w:rPr>
          <w:noProof/>
        </w:rPr>
        <w:t xml:space="preserve">. Disponível em: &lt;https://recsys.acm.org/&gt;. Acesso em: 28 abr. 2020. </w:t>
      </w:r>
    </w:p>
    <w:p w14:paraId="301013CE" w14:textId="77777777" w:rsidR="000658F9" w:rsidRPr="000658F9" w:rsidRDefault="000658F9" w:rsidP="000658F9">
      <w:pPr>
        <w:widowControl w:val="0"/>
        <w:autoSpaceDE w:val="0"/>
        <w:autoSpaceDN w:val="0"/>
        <w:adjustRightInd w:val="0"/>
        <w:rPr>
          <w:noProof/>
        </w:rPr>
      </w:pPr>
      <w:r w:rsidRPr="000658F9">
        <w:rPr>
          <w:noProof/>
        </w:rPr>
        <w:t xml:space="preserve">ALIAGA, W. K. DESENVOLVIMENTO DE UM SISTEMA DE RECOMENDACÃO MUSICAL SENSÍVEL AO CONTEXTO. 2018. </w:t>
      </w:r>
    </w:p>
    <w:p w14:paraId="73D49016" w14:textId="77777777" w:rsidR="000658F9" w:rsidRPr="000658F9" w:rsidRDefault="000658F9" w:rsidP="000658F9">
      <w:pPr>
        <w:widowControl w:val="0"/>
        <w:autoSpaceDE w:val="0"/>
        <w:autoSpaceDN w:val="0"/>
        <w:adjustRightInd w:val="0"/>
        <w:rPr>
          <w:noProof/>
        </w:rPr>
      </w:pPr>
      <w:r w:rsidRPr="000658F9">
        <w:rPr>
          <w:noProof/>
        </w:rPr>
        <w:t xml:space="preserve">BHATNAGAR, V. </w:t>
      </w:r>
      <w:r w:rsidRPr="000658F9">
        <w:rPr>
          <w:b/>
          <w:bCs/>
          <w:noProof/>
        </w:rPr>
        <w:t>Collaborative filtering using data mining and analysis</w:t>
      </w:r>
      <w:r w:rsidRPr="000658F9">
        <w:rPr>
          <w:noProof/>
        </w:rPr>
        <w:t xml:space="preserve">. [s.l: s.n.]. </w:t>
      </w:r>
    </w:p>
    <w:p w14:paraId="3CA89C6B" w14:textId="77777777" w:rsidR="000658F9" w:rsidRPr="000658F9" w:rsidRDefault="000658F9" w:rsidP="000658F9">
      <w:pPr>
        <w:widowControl w:val="0"/>
        <w:autoSpaceDE w:val="0"/>
        <w:autoSpaceDN w:val="0"/>
        <w:adjustRightInd w:val="0"/>
        <w:rPr>
          <w:noProof/>
        </w:rPr>
      </w:pPr>
      <w:r w:rsidRPr="000658F9">
        <w:rPr>
          <w:noProof/>
        </w:rPr>
        <w:t xml:space="preserve">BORJA, K.; DIERINGER, S. Streaming or stealing? The complementary features between music streaming and music piracy. </w:t>
      </w:r>
      <w:r w:rsidRPr="000658F9">
        <w:rPr>
          <w:b/>
          <w:bCs/>
          <w:noProof/>
        </w:rPr>
        <w:t>Journal of Retailing and Consumer Services</w:t>
      </w:r>
      <w:r w:rsidRPr="000658F9">
        <w:rPr>
          <w:noProof/>
        </w:rPr>
        <w:t xml:space="preserve">, v. 32, p. 86–95, 2016. </w:t>
      </w:r>
    </w:p>
    <w:p w14:paraId="2B859B99" w14:textId="77777777" w:rsidR="000658F9" w:rsidRPr="000658F9" w:rsidRDefault="000658F9" w:rsidP="000658F9">
      <w:pPr>
        <w:widowControl w:val="0"/>
        <w:autoSpaceDE w:val="0"/>
        <w:autoSpaceDN w:val="0"/>
        <w:adjustRightInd w:val="0"/>
        <w:rPr>
          <w:noProof/>
        </w:rPr>
      </w:pPr>
      <w:r w:rsidRPr="000658F9">
        <w:rPr>
          <w:noProof/>
        </w:rPr>
        <w:t xml:space="preserve">DIETMAR, J. et al. </w:t>
      </w:r>
      <w:r w:rsidRPr="000658F9">
        <w:rPr>
          <w:b/>
          <w:bCs/>
          <w:noProof/>
        </w:rPr>
        <w:t>Recommendation system -An Introduction</w:t>
      </w:r>
      <w:r w:rsidRPr="000658F9">
        <w:rPr>
          <w:noProof/>
        </w:rPr>
        <w:t>. [s.l: s.n.]. v. 91</w:t>
      </w:r>
    </w:p>
    <w:p w14:paraId="3FAF178C" w14:textId="77777777" w:rsidR="000658F9" w:rsidRPr="000658F9" w:rsidRDefault="000658F9" w:rsidP="000658F9">
      <w:pPr>
        <w:widowControl w:val="0"/>
        <w:autoSpaceDE w:val="0"/>
        <w:autoSpaceDN w:val="0"/>
        <w:adjustRightInd w:val="0"/>
        <w:rPr>
          <w:noProof/>
        </w:rPr>
      </w:pPr>
      <w:r w:rsidRPr="000658F9">
        <w:rPr>
          <w:noProof/>
        </w:rPr>
        <w:t xml:space="preserve">EDITORA MELHORAMENTOS LTDA. </w:t>
      </w:r>
      <w:r w:rsidRPr="000658F9">
        <w:rPr>
          <w:b/>
          <w:bCs/>
          <w:noProof/>
        </w:rPr>
        <w:t>Sobre o dicionário | Michaelis On-line</w:t>
      </w:r>
      <w:r w:rsidRPr="000658F9">
        <w:rPr>
          <w:noProof/>
        </w:rPr>
        <w:t xml:space="preserve">. Disponível em: &lt;https://michaelis.uol.com.br/&gt;. Acesso em: 6 jun. 2020. </w:t>
      </w:r>
    </w:p>
    <w:p w14:paraId="3B271CF8" w14:textId="77777777" w:rsidR="000658F9" w:rsidRPr="000658F9" w:rsidRDefault="000658F9" w:rsidP="000658F9">
      <w:pPr>
        <w:widowControl w:val="0"/>
        <w:autoSpaceDE w:val="0"/>
        <w:autoSpaceDN w:val="0"/>
        <w:adjustRightInd w:val="0"/>
        <w:rPr>
          <w:noProof/>
        </w:rPr>
      </w:pPr>
      <w:r w:rsidRPr="000658F9">
        <w:rPr>
          <w:noProof/>
        </w:rPr>
        <w:t xml:space="preserve">ERIKSSON, M. et al. </w:t>
      </w:r>
      <w:r w:rsidRPr="000658F9">
        <w:rPr>
          <w:b/>
          <w:bCs/>
          <w:noProof/>
        </w:rPr>
        <w:t>Spotify Teardown</w:t>
      </w:r>
      <w:r w:rsidRPr="000658F9">
        <w:rPr>
          <w:noProof/>
        </w:rPr>
        <w:t xml:space="preserve">. [s.l.] MIT Press, 2019. </w:t>
      </w:r>
    </w:p>
    <w:p w14:paraId="668F1807" w14:textId="77777777" w:rsidR="000658F9" w:rsidRPr="000658F9" w:rsidRDefault="000658F9" w:rsidP="000658F9">
      <w:pPr>
        <w:widowControl w:val="0"/>
        <w:autoSpaceDE w:val="0"/>
        <w:autoSpaceDN w:val="0"/>
        <w:adjustRightInd w:val="0"/>
        <w:rPr>
          <w:noProof/>
        </w:rPr>
      </w:pPr>
      <w:r w:rsidRPr="000658F9">
        <w:rPr>
          <w:noProof/>
        </w:rPr>
        <w:t xml:space="preserve">FALK, K. </w:t>
      </w:r>
      <w:r w:rsidRPr="000658F9">
        <w:rPr>
          <w:b/>
          <w:bCs/>
          <w:noProof/>
        </w:rPr>
        <w:t>Practical Recommender Systems</w:t>
      </w:r>
      <w:r w:rsidRPr="000658F9">
        <w:rPr>
          <w:noProof/>
        </w:rPr>
        <w:t xml:space="preserve">. [s.l: s.n.]. </w:t>
      </w:r>
    </w:p>
    <w:p w14:paraId="1A99BEC1" w14:textId="77777777" w:rsidR="000658F9" w:rsidRPr="000658F9" w:rsidRDefault="000658F9" w:rsidP="000658F9">
      <w:pPr>
        <w:widowControl w:val="0"/>
        <w:autoSpaceDE w:val="0"/>
        <w:autoSpaceDN w:val="0"/>
        <w:adjustRightInd w:val="0"/>
        <w:rPr>
          <w:noProof/>
        </w:rPr>
      </w:pPr>
      <w:r w:rsidRPr="000658F9">
        <w:rPr>
          <w:noProof/>
        </w:rPr>
        <w:t xml:space="preserve">IFPI. </w:t>
      </w:r>
      <w:r w:rsidRPr="000658F9">
        <w:rPr>
          <w:b/>
          <w:bCs/>
          <w:noProof/>
        </w:rPr>
        <w:t>IFPI Global Music Report 2019</w:t>
      </w:r>
      <w:r w:rsidRPr="000658F9">
        <w:rPr>
          <w:noProof/>
        </w:rPr>
        <w:t xml:space="preserve">. Disponível em: &lt;https://www.ifpi.org/news/IFPI-GLOBAL-MUSIC-REPORT-2019&gt;. </w:t>
      </w:r>
    </w:p>
    <w:p w14:paraId="1737AF68" w14:textId="77777777" w:rsidR="000658F9" w:rsidRPr="000658F9" w:rsidRDefault="000658F9" w:rsidP="000658F9">
      <w:pPr>
        <w:widowControl w:val="0"/>
        <w:autoSpaceDE w:val="0"/>
        <w:autoSpaceDN w:val="0"/>
        <w:adjustRightInd w:val="0"/>
        <w:rPr>
          <w:noProof/>
        </w:rPr>
      </w:pPr>
      <w:r w:rsidRPr="000658F9">
        <w:rPr>
          <w:noProof/>
        </w:rPr>
        <w:t xml:space="preserve">JOSÉ, I. </w:t>
      </w:r>
      <w:r w:rsidRPr="000658F9">
        <w:rPr>
          <w:b/>
          <w:bCs/>
          <w:noProof/>
        </w:rPr>
        <w:t>KNN (K-Nearest Neighbors) #1</w:t>
      </w:r>
      <w:r w:rsidRPr="000658F9">
        <w:rPr>
          <w:noProof/>
        </w:rPr>
        <w:t xml:space="preserve">. Disponível em: &lt;https://medium.com/brasil-ai/knn-k-nearest-neighbors-1-e140c82e9c4e&gt;. Acesso em: 4 out. 2020. </w:t>
      </w:r>
    </w:p>
    <w:p w14:paraId="4E50F296" w14:textId="77777777" w:rsidR="000658F9" w:rsidRPr="000658F9" w:rsidRDefault="000658F9" w:rsidP="000658F9">
      <w:pPr>
        <w:widowControl w:val="0"/>
        <w:autoSpaceDE w:val="0"/>
        <w:autoSpaceDN w:val="0"/>
        <w:adjustRightInd w:val="0"/>
        <w:rPr>
          <w:noProof/>
        </w:rPr>
      </w:pPr>
      <w:r w:rsidRPr="000658F9">
        <w:rPr>
          <w:noProof/>
        </w:rPr>
        <w:t xml:space="preserve">LUINI, B. J. R.; WHITMAN, A. E.; DATE, P. </w:t>
      </w:r>
      <w:r w:rsidRPr="000658F9">
        <w:rPr>
          <w:b/>
          <w:bCs/>
          <w:noProof/>
        </w:rPr>
        <w:t>Streaming Audio: The FezGuys’ Guide</w:t>
      </w:r>
      <w:r w:rsidRPr="000658F9">
        <w:rPr>
          <w:noProof/>
        </w:rPr>
        <w:t xml:space="preserve">. [s.l: s.n.]. </w:t>
      </w:r>
    </w:p>
    <w:p w14:paraId="12773B1D" w14:textId="77777777" w:rsidR="000658F9" w:rsidRPr="000658F9" w:rsidRDefault="000658F9" w:rsidP="000658F9">
      <w:pPr>
        <w:widowControl w:val="0"/>
        <w:autoSpaceDE w:val="0"/>
        <w:autoSpaceDN w:val="0"/>
        <w:adjustRightInd w:val="0"/>
        <w:rPr>
          <w:noProof/>
        </w:rPr>
      </w:pPr>
      <w:r w:rsidRPr="000658F9">
        <w:rPr>
          <w:noProof/>
        </w:rPr>
        <w:t xml:space="preserve">MURARO, R. M. </w:t>
      </w:r>
      <w:r w:rsidRPr="000658F9">
        <w:rPr>
          <w:b/>
          <w:bCs/>
          <w:noProof/>
        </w:rPr>
        <w:t>Os avanços tecnológicos e o futuro da humanidade</w:t>
      </w:r>
      <w:r w:rsidRPr="000658F9">
        <w:rPr>
          <w:noProof/>
        </w:rPr>
        <w:t xml:space="preserve">Querendo ser Deus, , 2009. </w:t>
      </w:r>
    </w:p>
    <w:p w14:paraId="03237A1E" w14:textId="77777777" w:rsidR="000658F9" w:rsidRPr="000658F9" w:rsidRDefault="000658F9" w:rsidP="000658F9">
      <w:pPr>
        <w:widowControl w:val="0"/>
        <w:autoSpaceDE w:val="0"/>
        <w:autoSpaceDN w:val="0"/>
        <w:adjustRightInd w:val="0"/>
        <w:rPr>
          <w:noProof/>
        </w:rPr>
      </w:pPr>
      <w:r w:rsidRPr="000658F9">
        <w:rPr>
          <w:noProof/>
        </w:rPr>
        <w:t xml:space="preserve">NIWA, H. </w:t>
      </w:r>
      <w:r w:rsidRPr="000658F9">
        <w:rPr>
          <w:b/>
          <w:bCs/>
          <w:noProof/>
        </w:rPr>
        <w:t>Streaming Systems</w:t>
      </w:r>
      <w:r w:rsidRPr="000658F9">
        <w:rPr>
          <w:noProof/>
        </w:rPr>
        <w:t>. [s.l.] O’Reilly Media, 2018. v. 134</w:t>
      </w:r>
    </w:p>
    <w:p w14:paraId="03107551" w14:textId="77777777" w:rsidR="000658F9" w:rsidRPr="000658F9" w:rsidRDefault="000658F9" w:rsidP="000658F9">
      <w:pPr>
        <w:widowControl w:val="0"/>
        <w:autoSpaceDE w:val="0"/>
        <w:autoSpaceDN w:val="0"/>
        <w:adjustRightInd w:val="0"/>
        <w:rPr>
          <w:noProof/>
        </w:rPr>
      </w:pPr>
      <w:r w:rsidRPr="000658F9">
        <w:rPr>
          <w:noProof/>
        </w:rPr>
        <w:t xml:space="preserve">RÄTSCH, G. A brief introduction into machine learning. </w:t>
      </w:r>
      <w:r w:rsidRPr="000658F9">
        <w:rPr>
          <w:b/>
          <w:bCs/>
          <w:noProof/>
        </w:rPr>
        <w:t>21st Chaos Communication Congress</w:t>
      </w:r>
      <w:r w:rsidRPr="000658F9">
        <w:rPr>
          <w:noProof/>
        </w:rPr>
        <w:t xml:space="preserve">, p. 1–6, 2004. </w:t>
      </w:r>
    </w:p>
    <w:p w14:paraId="2971628C" w14:textId="77777777" w:rsidR="000658F9" w:rsidRPr="000658F9" w:rsidRDefault="000658F9" w:rsidP="000658F9">
      <w:pPr>
        <w:widowControl w:val="0"/>
        <w:autoSpaceDE w:val="0"/>
        <w:autoSpaceDN w:val="0"/>
        <w:adjustRightInd w:val="0"/>
        <w:rPr>
          <w:noProof/>
        </w:rPr>
      </w:pPr>
      <w:r w:rsidRPr="000658F9">
        <w:rPr>
          <w:noProof/>
        </w:rPr>
        <w:t xml:space="preserve">RESNICK, PAUL AND VARIAN, H. R. Recommender Systems. </w:t>
      </w:r>
      <w:r w:rsidRPr="000658F9">
        <w:rPr>
          <w:b/>
          <w:bCs/>
          <w:noProof/>
        </w:rPr>
        <w:t>Communications of the ACM</w:t>
      </w:r>
      <w:r w:rsidRPr="000658F9">
        <w:rPr>
          <w:noProof/>
        </w:rPr>
        <w:t xml:space="preserve">, v. 40, n. 4, p. 56–58, 1997. </w:t>
      </w:r>
    </w:p>
    <w:p w14:paraId="7DDE4F38" w14:textId="77777777" w:rsidR="000658F9" w:rsidRPr="000658F9" w:rsidRDefault="000658F9" w:rsidP="000658F9">
      <w:pPr>
        <w:widowControl w:val="0"/>
        <w:autoSpaceDE w:val="0"/>
        <w:autoSpaceDN w:val="0"/>
        <w:adjustRightInd w:val="0"/>
        <w:rPr>
          <w:noProof/>
        </w:rPr>
      </w:pPr>
      <w:r w:rsidRPr="000658F9">
        <w:rPr>
          <w:noProof/>
        </w:rPr>
        <w:t xml:space="preserve">RICCI, F.; ROKACH, L.; SHAPIRA, B. </w:t>
      </w:r>
      <w:r w:rsidRPr="000658F9">
        <w:rPr>
          <w:b/>
          <w:bCs/>
          <w:noProof/>
        </w:rPr>
        <w:t>Recommender Systems Handbook</w:t>
      </w:r>
      <w:r w:rsidRPr="000658F9">
        <w:rPr>
          <w:noProof/>
        </w:rPr>
        <w:t xml:space="preserve">. [s.l: s.n.]. </w:t>
      </w:r>
    </w:p>
    <w:p w14:paraId="54922302" w14:textId="77777777" w:rsidR="000658F9" w:rsidRPr="000658F9" w:rsidRDefault="000658F9" w:rsidP="000658F9">
      <w:pPr>
        <w:widowControl w:val="0"/>
        <w:autoSpaceDE w:val="0"/>
        <w:autoSpaceDN w:val="0"/>
        <w:adjustRightInd w:val="0"/>
        <w:rPr>
          <w:noProof/>
        </w:rPr>
      </w:pPr>
      <w:r w:rsidRPr="000658F9">
        <w:rPr>
          <w:noProof/>
        </w:rPr>
        <w:t xml:space="preserve">T.M. COVER, P. E. H. Nearest Neighbor Pattern Classfication. v. I, p. 1–28, 1967. </w:t>
      </w:r>
    </w:p>
    <w:p w14:paraId="0555F3C0" w14:textId="77777777" w:rsidR="000658F9" w:rsidRPr="000658F9" w:rsidRDefault="000658F9" w:rsidP="000658F9">
      <w:pPr>
        <w:widowControl w:val="0"/>
        <w:autoSpaceDE w:val="0"/>
        <w:autoSpaceDN w:val="0"/>
        <w:adjustRightInd w:val="0"/>
        <w:rPr>
          <w:noProof/>
        </w:rPr>
      </w:pPr>
      <w:r w:rsidRPr="000658F9">
        <w:rPr>
          <w:noProof/>
        </w:rPr>
        <w:t xml:space="preserve">UNIVERSIDADE FEDERAL DO CEARA. </w:t>
      </w:r>
      <w:r w:rsidRPr="000658F9">
        <w:rPr>
          <w:b/>
          <w:bCs/>
          <w:noProof/>
        </w:rPr>
        <w:t>A Magnetorresistência Gigante</w:t>
      </w:r>
      <w:r w:rsidRPr="000658F9">
        <w:rPr>
          <w:noProof/>
        </w:rPr>
        <w:t xml:space="preserve">. Disponível em: &lt;https://seara.ufc.br/tintim-por-tintim/tecnologia/a-magnetorresistencia-gigante/&gt;. Acesso em: </w:t>
      </w:r>
      <w:r w:rsidRPr="000658F9">
        <w:rPr>
          <w:noProof/>
        </w:rPr>
        <w:lastRenderedPageBreak/>
        <w:t xml:space="preserve">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7"/>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0"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1"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4"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59"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6"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C0B866" w14:textId="77777777" w:rsidR="00FA7DD2" w:rsidRDefault="00FA7DD2" w:rsidP="00CA31F6">
      <w:r>
        <w:separator/>
      </w:r>
    </w:p>
    <w:p w14:paraId="716F0767" w14:textId="77777777" w:rsidR="00FA7DD2" w:rsidRDefault="00FA7DD2" w:rsidP="00CA31F6"/>
    <w:p w14:paraId="4B7BFF6A" w14:textId="77777777" w:rsidR="00FA7DD2" w:rsidRDefault="00FA7DD2" w:rsidP="00CA31F6"/>
    <w:p w14:paraId="6F026F3B" w14:textId="77777777" w:rsidR="00FA7DD2" w:rsidRDefault="00FA7DD2" w:rsidP="00CA31F6"/>
    <w:p w14:paraId="4B720F96" w14:textId="77777777" w:rsidR="00FA7DD2" w:rsidRDefault="00FA7DD2" w:rsidP="00CA31F6"/>
    <w:p w14:paraId="71CCCFB8" w14:textId="77777777" w:rsidR="00FA7DD2" w:rsidRDefault="00FA7DD2" w:rsidP="00CA31F6"/>
    <w:p w14:paraId="5949CB11" w14:textId="77777777" w:rsidR="00FA7DD2" w:rsidRDefault="00FA7DD2" w:rsidP="00CA31F6"/>
    <w:p w14:paraId="7F002383" w14:textId="77777777" w:rsidR="00FA7DD2" w:rsidRDefault="00FA7DD2" w:rsidP="00CA31F6"/>
    <w:p w14:paraId="435F5EB6" w14:textId="77777777" w:rsidR="00FA7DD2" w:rsidRDefault="00FA7DD2" w:rsidP="00CA31F6"/>
    <w:p w14:paraId="3CC14B5A" w14:textId="77777777" w:rsidR="00FA7DD2" w:rsidRDefault="00FA7DD2" w:rsidP="00CA31F6"/>
    <w:p w14:paraId="5E74905D" w14:textId="77777777" w:rsidR="00FA7DD2" w:rsidRDefault="00FA7DD2" w:rsidP="00CA31F6"/>
    <w:p w14:paraId="38D3235E" w14:textId="77777777" w:rsidR="00FA7DD2" w:rsidRDefault="00FA7DD2" w:rsidP="00CA31F6"/>
    <w:p w14:paraId="17008FFD" w14:textId="77777777" w:rsidR="00FA7DD2" w:rsidRDefault="00FA7DD2" w:rsidP="00CA31F6"/>
    <w:p w14:paraId="0BA0914A" w14:textId="77777777" w:rsidR="00FA7DD2" w:rsidRDefault="00FA7DD2" w:rsidP="00CA31F6"/>
    <w:p w14:paraId="29F27616" w14:textId="77777777" w:rsidR="00FA7DD2" w:rsidRDefault="00FA7DD2" w:rsidP="00CA31F6"/>
    <w:p w14:paraId="55A8F84B" w14:textId="77777777" w:rsidR="00FA7DD2" w:rsidRDefault="00FA7DD2" w:rsidP="00CA31F6"/>
    <w:p w14:paraId="4E4A27F7" w14:textId="77777777" w:rsidR="00FA7DD2" w:rsidRDefault="00FA7DD2" w:rsidP="00CA31F6"/>
    <w:p w14:paraId="0DEC1CF4" w14:textId="77777777" w:rsidR="00FA7DD2" w:rsidRDefault="00FA7DD2" w:rsidP="00CA31F6"/>
    <w:p w14:paraId="361F7789" w14:textId="77777777" w:rsidR="00FA7DD2" w:rsidRDefault="00FA7DD2" w:rsidP="00CA31F6"/>
    <w:p w14:paraId="703993C4" w14:textId="77777777" w:rsidR="00FA7DD2" w:rsidRDefault="00FA7DD2" w:rsidP="00CA31F6"/>
    <w:p w14:paraId="6BE6AD9A" w14:textId="77777777" w:rsidR="00FA7DD2" w:rsidRDefault="00FA7DD2" w:rsidP="00CA31F6"/>
    <w:p w14:paraId="0B9EE043" w14:textId="77777777" w:rsidR="00FA7DD2" w:rsidRDefault="00FA7DD2" w:rsidP="00CA31F6"/>
    <w:p w14:paraId="690E32CB" w14:textId="77777777" w:rsidR="00FA7DD2" w:rsidRDefault="00FA7DD2" w:rsidP="00CA31F6"/>
    <w:p w14:paraId="60BF8862" w14:textId="77777777" w:rsidR="00FA7DD2" w:rsidRDefault="00FA7DD2" w:rsidP="00CA31F6"/>
    <w:p w14:paraId="2EE0145C" w14:textId="77777777" w:rsidR="00FA7DD2" w:rsidRDefault="00FA7DD2" w:rsidP="00CA31F6"/>
    <w:p w14:paraId="6579D174" w14:textId="77777777" w:rsidR="00FA7DD2" w:rsidRDefault="00FA7DD2" w:rsidP="00CA31F6"/>
  </w:endnote>
  <w:endnote w:type="continuationSeparator" w:id="0">
    <w:p w14:paraId="023A394D" w14:textId="77777777" w:rsidR="00FA7DD2" w:rsidRDefault="00FA7DD2" w:rsidP="00CA31F6">
      <w:r>
        <w:continuationSeparator/>
      </w:r>
    </w:p>
    <w:p w14:paraId="0EB4ECE8" w14:textId="77777777" w:rsidR="00FA7DD2" w:rsidRDefault="00FA7DD2" w:rsidP="00CA31F6"/>
    <w:p w14:paraId="4DF14105" w14:textId="77777777" w:rsidR="00FA7DD2" w:rsidRDefault="00FA7DD2" w:rsidP="00CA31F6"/>
    <w:p w14:paraId="3B584B43" w14:textId="77777777" w:rsidR="00FA7DD2" w:rsidRDefault="00FA7DD2" w:rsidP="00CA31F6"/>
    <w:p w14:paraId="454C1923" w14:textId="77777777" w:rsidR="00FA7DD2" w:rsidRDefault="00FA7DD2" w:rsidP="00CA31F6"/>
    <w:p w14:paraId="136D3EB7" w14:textId="77777777" w:rsidR="00FA7DD2" w:rsidRDefault="00FA7DD2" w:rsidP="00CA31F6"/>
    <w:p w14:paraId="610BB4A4" w14:textId="77777777" w:rsidR="00FA7DD2" w:rsidRDefault="00FA7DD2" w:rsidP="00CA31F6"/>
    <w:p w14:paraId="191DE055" w14:textId="77777777" w:rsidR="00FA7DD2" w:rsidRDefault="00FA7DD2" w:rsidP="00CA31F6"/>
    <w:p w14:paraId="2A33CDCF" w14:textId="77777777" w:rsidR="00FA7DD2" w:rsidRDefault="00FA7DD2" w:rsidP="00CA31F6"/>
    <w:p w14:paraId="206B4921" w14:textId="77777777" w:rsidR="00FA7DD2" w:rsidRDefault="00FA7DD2" w:rsidP="00CA31F6"/>
    <w:p w14:paraId="4EE1430A" w14:textId="77777777" w:rsidR="00FA7DD2" w:rsidRDefault="00FA7DD2" w:rsidP="00CA31F6"/>
    <w:p w14:paraId="32D5BE7C" w14:textId="77777777" w:rsidR="00FA7DD2" w:rsidRDefault="00FA7DD2" w:rsidP="00CA31F6"/>
    <w:p w14:paraId="4CF96B72" w14:textId="77777777" w:rsidR="00FA7DD2" w:rsidRDefault="00FA7DD2" w:rsidP="00CA31F6"/>
    <w:p w14:paraId="179BCA6F" w14:textId="77777777" w:rsidR="00FA7DD2" w:rsidRDefault="00FA7DD2" w:rsidP="00CA31F6"/>
    <w:p w14:paraId="4EB1CBE1" w14:textId="77777777" w:rsidR="00FA7DD2" w:rsidRDefault="00FA7DD2" w:rsidP="00CA31F6"/>
    <w:p w14:paraId="15E7627D" w14:textId="77777777" w:rsidR="00FA7DD2" w:rsidRDefault="00FA7DD2" w:rsidP="00CA31F6"/>
    <w:p w14:paraId="68BA1087" w14:textId="77777777" w:rsidR="00FA7DD2" w:rsidRDefault="00FA7DD2" w:rsidP="00CA31F6"/>
    <w:p w14:paraId="4518F0F2" w14:textId="77777777" w:rsidR="00FA7DD2" w:rsidRDefault="00FA7DD2" w:rsidP="00CA31F6"/>
    <w:p w14:paraId="68E04EF3" w14:textId="77777777" w:rsidR="00FA7DD2" w:rsidRDefault="00FA7DD2" w:rsidP="00CA31F6"/>
    <w:p w14:paraId="0041B4B8" w14:textId="77777777" w:rsidR="00FA7DD2" w:rsidRDefault="00FA7DD2" w:rsidP="00CA31F6"/>
    <w:p w14:paraId="73BEB4A8" w14:textId="77777777" w:rsidR="00FA7DD2" w:rsidRDefault="00FA7DD2" w:rsidP="00CA31F6"/>
    <w:p w14:paraId="76258B9D" w14:textId="77777777" w:rsidR="00FA7DD2" w:rsidRDefault="00FA7DD2" w:rsidP="00CA31F6"/>
    <w:p w14:paraId="1969F48F" w14:textId="77777777" w:rsidR="00FA7DD2" w:rsidRDefault="00FA7DD2" w:rsidP="00CA31F6"/>
    <w:p w14:paraId="10D7C26E" w14:textId="77777777" w:rsidR="00FA7DD2" w:rsidRDefault="00FA7DD2" w:rsidP="00CA31F6"/>
    <w:p w14:paraId="404ABD71" w14:textId="77777777" w:rsidR="00FA7DD2" w:rsidRDefault="00FA7DD2" w:rsidP="00CA31F6"/>
    <w:p w14:paraId="0E527CD5" w14:textId="77777777" w:rsidR="00FA7DD2" w:rsidRDefault="00FA7DD2"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0252F6" w14:textId="77777777" w:rsidR="00FA7DD2" w:rsidRDefault="00FA7DD2" w:rsidP="00CA31F6">
      <w:r>
        <w:separator/>
      </w:r>
    </w:p>
    <w:p w14:paraId="08357239" w14:textId="77777777" w:rsidR="00FA7DD2" w:rsidRDefault="00FA7DD2" w:rsidP="00CA31F6"/>
    <w:p w14:paraId="056BB9CB" w14:textId="77777777" w:rsidR="00FA7DD2" w:rsidRDefault="00FA7DD2" w:rsidP="00CA31F6"/>
    <w:p w14:paraId="10C3665C" w14:textId="77777777" w:rsidR="00FA7DD2" w:rsidRDefault="00FA7DD2" w:rsidP="00CA31F6"/>
    <w:p w14:paraId="333A8115" w14:textId="77777777" w:rsidR="00FA7DD2" w:rsidRDefault="00FA7DD2" w:rsidP="00CA31F6"/>
    <w:p w14:paraId="6676DC2B" w14:textId="77777777" w:rsidR="00FA7DD2" w:rsidRDefault="00FA7DD2" w:rsidP="00CA31F6"/>
    <w:p w14:paraId="78E939C8" w14:textId="77777777" w:rsidR="00FA7DD2" w:rsidRDefault="00FA7DD2" w:rsidP="00CA31F6"/>
    <w:p w14:paraId="265A9788" w14:textId="77777777" w:rsidR="00FA7DD2" w:rsidRDefault="00FA7DD2" w:rsidP="00CA31F6"/>
    <w:p w14:paraId="7C740934" w14:textId="77777777" w:rsidR="00FA7DD2" w:rsidRDefault="00FA7DD2" w:rsidP="00CA31F6"/>
    <w:p w14:paraId="0A921711" w14:textId="77777777" w:rsidR="00FA7DD2" w:rsidRDefault="00FA7DD2" w:rsidP="00CA31F6"/>
    <w:p w14:paraId="218B8E5E" w14:textId="77777777" w:rsidR="00FA7DD2" w:rsidRDefault="00FA7DD2" w:rsidP="00CA31F6"/>
    <w:p w14:paraId="01E15F8E" w14:textId="77777777" w:rsidR="00FA7DD2" w:rsidRDefault="00FA7DD2" w:rsidP="00CA31F6"/>
    <w:p w14:paraId="3E1B6EED" w14:textId="77777777" w:rsidR="00FA7DD2" w:rsidRDefault="00FA7DD2" w:rsidP="00CA31F6"/>
    <w:p w14:paraId="3D7B579C" w14:textId="77777777" w:rsidR="00FA7DD2" w:rsidRDefault="00FA7DD2" w:rsidP="00CA31F6"/>
    <w:p w14:paraId="3FDCE087" w14:textId="77777777" w:rsidR="00FA7DD2" w:rsidRDefault="00FA7DD2" w:rsidP="00CA31F6"/>
    <w:p w14:paraId="179E6141" w14:textId="77777777" w:rsidR="00FA7DD2" w:rsidRDefault="00FA7DD2" w:rsidP="00CA31F6"/>
    <w:p w14:paraId="3205B5A8" w14:textId="77777777" w:rsidR="00FA7DD2" w:rsidRDefault="00FA7DD2" w:rsidP="00CA31F6"/>
  </w:footnote>
  <w:footnote w:type="continuationSeparator" w:id="0">
    <w:p w14:paraId="25C1FEE4" w14:textId="77777777" w:rsidR="00FA7DD2" w:rsidRDefault="00FA7DD2" w:rsidP="00CA31F6">
      <w:r>
        <w:continuationSeparator/>
      </w:r>
    </w:p>
    <w:p w14:paraId="1E5C3E88" w14:textId="77777777" w:rsidR="00FA7DD2" w:rsidRDefault="00FA7DD2" w:rsidP="00CA31F6"/>
    <w:p w14:paraId="53D7A8BE" w14:textId="77777777" w:rsidR="00FA7DD2" w:rsidRDefault="00FA7DD2" w:rsidP="00CA31F6"/>
    <w:p w14:paraId="137169DA" w14:textId="77777777" w:rsidR="00FA7DD2" w:rsidRDefault="00FA7DD2" w:rsidP="00CA31F6"/>
    <w:p w14:paraId="00F68819" w14:textId="77777777" w:rsidR="00FA7DD2" w:rsidRDefault="00FA7DD2" w:rsidP="00CA31F6"/>
    <w:p w14:paraId="0CCFC788" w14:textId="77777777" w:rsidR="00FA7DD2" w:rsidRDefault="00FA7DD2" w:rsidP="00CA31F6"/>
    <w:p w14:paraId="1A265279" w14:textId="77777777" w:rsidR="00FA7DD2" w:rsidRDefault="00FA7DD2" w:rsidP="00CA31F6"/>
    <w:p w14:paraId="4B36B56D" w14:textId="77777777" w:rsidR="00FA7DD2" w:rsidRDefault="00FA7DD2" w:rsidP="00CA31F6"/>
    <w:p w14:paraId="0CDAE10B" w14:textId="77777777" w:rsidR="00FA7DD2" w:rsidRDefault="00FA7DD2" w:rsidP="00CA31F6"/>
    <w:p w14:paraId="43F814E6" w14:textId="77777777" w:rsidR="00FA7DD2" w:rsidRDefault="00FA7DD2" w:rsidP="00CA31F6"/>
    <w:p w14:paraId="1F469459" w14:textId="77777777" w:rsidR="00FA7DD2" w:rsidRDefault="00FA7DD2" w:rsidP="00CA31F6"/>
    <w:p w14:paraId="71B5D72C" w14:textId="77777777" w:rsidR="00FA7DD2" w:rsidRDefault="00FA7DD2" w:rsidP="00CA31F6"/>
    <w:p w14:paraId="680C9FB4" w14:textId="77777777" w:rsidR="00FA7DD2" w:rsidRDefault="00FA7DD2" w:rsidP="00CA31F6"/>
    <w:p w14:paraId="4757ABCF" w14:textId="77777777" w:rsidR="00FA7DD2" w:rsidRDefault="00FA7DD2" w:rsidP="00CA31F6"/>
    <w:p w14:paraId="096701DD" w14:textId="77777777" w:rsidR="00FA7DD2" w:rsidRDefault="00FA7DD2" w:rsidP="00CA31F6"/>
    <w:p w14:paraId="4FBF30B5" w14:textId="77777777" w:rsidR="00FA7DD2" w:rsidRDefault="00FA7DD2" w:rsidP="00CA31F6"/>
    <w:p w14:paraId="74BC7D25" w14:textId="77777777" w:rsidR="00FA7DD2" w:rsidRDefault="00FA7DD2" w:rsidP="00CA31F6"/>
    <w:p w14:paraId="7E19FC22" w14:textId="77777777" w:rsidR="00FA7DD2" w:rsidRDefault="00FA7DD2" w:rsidP="00CA31F6"/>
    <w:p w14:paraId="45EAA2C1" w14:textId="77777777" w:rsidR="00FA7DD2" w:rsidRDefault="00FA7DD2" w:rsidP="00CA31F6"/>
    <w:p w14:paraId="5572B06F" w14:textId="77777777" w:rsidR="00FA7DD2" w:rsidRDefault="00FA7DD2" w:rsidP="00CA31F6"/>
    <w:p w14:paraId="2BE788DD" w14:textId="77777777" w:rsidR="00FA7DD2" w:rsidRDefault="00FA7DD2" w:rsidP="00CA31F6"/>
    <w:p w14:paraId="6C7A4765" w14:textId="77777777" w:rsidR="00FA7DD2" w:rsidRDefault="00FA7DD2" w:rsidP="00CA31F6"/>
    <w:p w14:paraId="2A11E7FA" w14:textId="77777777" w:rsidR="00FA7DD2" w:rsidRDefault="00FA7DD2" w:rsidP="00CA31F6"/>
    <w:p w14:paraId="0BFD2615" w14:textId="77777777" w:rsidR="00FA7DD2" w:rsidRDefault="00FA7DD2" w:rsidP="00CA31F6"/>
    <w:p w14:paraId="09AAB951" w14:textId="77777777" w:rsidR="00FA7DD2" w:rsidRDefault="00FA7DD2" w:rsidP="00CA31F6"/>
    <w:p w14:paraId="7594090D" w14:textId="77777777" w:rsidR="00FA7DD2" w:rsidRDefault="00FA7DD2"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67586"/>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6A8"/>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A7DD2"/>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diagramQuickStyle" Target="diagrams/quickStyle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header" Target="header5.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diagramData" Target="diagrams/data1.xml"/><Relationship Id="rId31" Type="http://schemas.openxmlformats.org/officeDocument/2006/relationships/diagramLayout" Target="diagrams/layout3.xml"/><Relationship Id="rId44" Type="http://schemas.microsoft.com/office/2007/relationships/diagramDrawing" Target="diagrams/drawing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header" Target="header4.xml"/><Relationship Id="rId20" Type="http://schemas.openxmlformats.org/officeDocument/2006/relationships/diagramLayout" Target="diagrams/layout1.xml"/><Relationship Id="rId41" Type="http://schemas.openxmlformats.org/officeDocument/2006/relationships/diagramLayout" Target="diagrams/layout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8</TotalTime>
  <Pages>47</Pages>
  <Words>14599</Words>
  <Characters>78835</Characters>
  <Application>Microsoft Office Word</Application>
  <DocSecurity>0</DocSecurity>
  <Lines>656</Lines>
  <Paragraphs>1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9324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851</cp:revision>
  <cp:lastPrinted>2003-10-22T01:33:00Z</cp:lastPrinted>
  <dcterms:created xsi:type="dcterms:W3CDTF">2020-07-01T22:52:00Z</dcterms:created>
  <dcterms:modified xsi:type="dcterms:W3CDTF">2020-10-05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